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DB126B" w:rsidRDefault="00E81978" w:rsidP="00DB126B">
      <w:pPr>
        <w:pStyle w:val="Title2"/>
        <w:rPr>
          <w:rFonts w:ascii="Times New Roman" w:hAnsi="Times New Roman" w:cs="Times New Roman"/>
        </w:rPr>
      </w:pPr>
    </w:p>
    <w:p w:rsidR="00720ACB" w:rsidRPr="00DB126B" w:rsidRDefault="00720ACB" w:rsidP="00DB126B">
      <w:pPr>
        <w:pStyle w:val="Title2"/>
        <w:rPr>
          <w:rFonts w:ascii="Times New Roman" w:hAnsi="Times New Roman" w:cs="Times New Roman"/>
        </w:rPr>
      </w:pPr>
    </w:p>
    <w:p w:rsidR="00720ACB" w:rsidRPr="00DB126B" w:rsidRDefault="00720ACB" w:rsidP="00DB126B">
      <w:pPr>
        <w:pStyle w:val="Title2"/>
        <w:rPr>
          <w:rFonts w:ascii="Times New Roman" w:hAnsi="Times New Roman" w:cs="Times New Roman"/>
        </w:rPr>
      </w:pPr>
    </w:p>
    <w:p w:rsidR="00720ACB" w:rsidRPr="00DB126B" w:rsidRDefault="00720ACB" w:rsidP="00DB126B">
      <w:pPr>
        <w:ind w:left="720" w:firstLine="0"/>
        <w:jc w:val="center"/>
        <w:rPr>
          <w:rFonts w:ascii="Times New Roman" w:hAnsi="Times New Roman" w:cs="Times New Roman"/>
        </w:rPr>
      </w:pPr>
    </w:p>
    <w:p w:rsidR="00720ACB" w:rsidRPr="00914CA7" w:rsidRDefault="00720ACB" w:rsidP="00DB126B">
      <w:pPr>
        <w:ind w:left="720" w:firstLine="0"/>
        <w:jc w:val="center"/>
        <w:rPr>
          <w:rFonts w:ascii="Times New Roman" w:hAnsi="Times New Roman" w:cs="Times New Roman"/>
        </w:rPr>
      </w:pPr>
      <w:r w:rsidRPr="00DB126B">
        <w:rPr>
          <w:rFonts w:ascii="Times New Roman" w:hAnsi="Times New Roman" w:cs="Times New Roman"/>
        </w:rPr>
        <w:br/>
      </w:r>
      <w:r w:rsidRPr="00914CA7">
        <w:rPr>
          <w:rFonts w:ascii="Times New Roman" w:hAnsi="Times New Roman" w:cs="Times New Roman"/>
        </w:rPr>
        <w:t>Integration of Faith and Learning 1</w:t>
      </w:r>
    </w:p>
    <w:p w:rsidR="00720ACB" w:rsidRPr="00914CA7" w:rsidRDefault="00720ACB" w:rsidP="00DB126B">
      <w:pPr>
        <w:pStyle w:val="Title2"/>
        <w:rPr>
          <w:rFonts w:ascii="Times New Roman" w:hAnsi="Times New Roman" w:cs="Times New Roman"/>
        </w:rPr>
      </w:pPr>
      <w:r w:rsidRPr="00914CA7">
        <w:rPr>
          <w:rFonts w:ascii="Times New Roman" w:hAnsi="Times New Roman" w:cs="Times New Roman"/>
        </w:rPr>
        <w:t>Author name</w:t>
      </w:r>
    </w:p>
    <w:p w:rsidR="00720ACB" w:rsidRPr="00914CA7" w:rsidRDefault="00720ACB" w:rsidP="00DB126B">
      <w:pPr>
        <w:pStyle w:val="Title2"/>
        <w:rPr>
          <w:rFonts w:ascii="Times New Roman" w:hAnsi="Times New Roman" w:cs="Times New Roman"/>
        </w:rPr>
      </w:pPr>
      <w:r w:rsidRPr="00914CA7">
        <w:rPr>
          <w:rFonts w:ascii="Times New Roman" w:hAnsi="Times New Roman" w:cs="Times New Roman"/>
        </w:rPr>
        <w:t>Affiliation</w:t>
      </w:r>
    </w:p>
    <w:p w:rsidR="00720ACB" w:rsidRPr="00914CA7" w:rsidRDefault="00720AC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333F5B" w:rsidRPr="00914CA7" w:rsidRDefault="00333F5B" w:rsidP="00DB126B">
      <w:pPr>
        <w:pStyle w:val="Title2"/>
        <w:rPr>
          <w:rFonts w:ascii="Times New Roman" w:hAnsi="Times New Roman" w:cs="Times New Roman"/>
        </w:rPr>
      </w:pPr>
    </w:p>
    <w:p w:rsidR="005304BE" w:rsidRPr="00914CA7" w:rsidRDefault="005304BE" w:rsidP="00DB126B">
      <w:pPr>
        <w:rPr>
          <w:rFonts w:ascii="Times New Roman" w:hAnsi="Times New Roman" w:cs="Times New Roman"/>
        </w:rPr>
      </w:pPr>
      <w:r w:rsidRPr="00914CA7">
        <w:rPr>
          <w:rFonts w:ascii="Times New Roman" w:hAnsi="Times New Roman" w:cs="Times New Roman"/>
        </w:rPr>
        <w:lastRenderedPageBreak/>
        <w:t xml:space="preserve">The character can be taken as actions in a situation of no clear picks. People and organizations with “character” can perform better in society. The guidance about the merits of character and their effectiveness can be found in the Holy Bible. It is one of the essential characteristics of the Christian faith. Both old and new testaments guide Christians about the practices that assist them in developing the character. Marketing managers can also take this guidance as they have to work in an extremely competitive environment. To sustain in the business they can take many wrong decisions, in the absence of any rules or guidance. But Bible assists them in doing the right things and make them resilient to stand in difficult circumstances.  This paper will discuss Scripture verses from the New Testament within the context of marketing management and their impact on marketing management decisions of Starbucks. </w:t>
      </w:r>
    </w:p>
    <w:p w:rsidR="005304BE" w:rsidRPr="00914CA7" w:rsidRDefault="005304BE" w:rsidP="00DB126B">
      <w:pPr>
        <w:rPr>
          <w:rFonts w:ascii="Times New Roman" w:hAnsi="Times New Roman" w:cs="Times New Roman"/>
        </w:rPr>
      </w:pPr>
      <w:r w:rsidRPr="00914CA7">
        <w:rPr>
          <w:rFonts w:ascii="Times New Roman" w:hAnsi="Times New Roman" w:cs="Times New Roman"/>
        </w:rPr>
        <w:t xml:space="preserve">1 Corinthian 13 have verses that are related to a character that Christians are required to have with their fellows. The verses state “If I speak in the tongues of men or of angels, but do not have love, I am only a resounding gong or a clanging cymbal.  If I have the gift of prophecy and can fathom all mysteries and all knowledge, and if I have a faith that can move mountains, but does not have love, I am nothing” (1Co 13:1-2; NIV). If a person has all spiritual gifts but he does not love other persons, he is nothing according to the Bible. Love is essential as it is the source of other virtues in people. These verses can be applied within the context of marketing management. People should always love their fellow beings and do not harm them with their business practices. Thus, the most important requirement is to love others. This is the same faith that was also stressed in 1 John. In its fourth chapter, there is great stress over the need of love. God is also used here as a supreme reference that shoe love to humanity. Therefore, Scripture verses are not only defining love but guiding about the way of applying love in life. Marketing </w:t>
      </w:r>
      <w:r w:rsidRPr="00914CA7">
        <w:rPr>
          <w:rFonts w:ascii="Times New Roman" w:hAnsi="Times New Roman" w:cs="Times New Roman"/>
        </w:rPr>
        <w:lastRenderedPageBreak/>
        <w:t xml:space="preserve">managers can take advantage of this teaching in developing their character and the character of their organizations. </w:t>
      </w:r>
    </w:p>
    <w:p w:rsidR="005304BE" w:rsidRPr="00914CA7" w:rsidRDefault="005304BE" w:rsidP="00DB126B">
      <w:pPr>
        <w:rPr>
          <w:rFonts w:ascii="Times New Roman" w:hAnsi="Times New Roman" w:cs="Times New Roman"/>
        </w:rPr>
      </w:pPr>
      <w:r w:rsidRPr="00914CA7">
        <w:rPr>
          <w:rFonts w:ascii="Times New Roman" w:hAnsi="Times New Roman" w:cs="Times New Roman"/>
        </w:rPr>
        <w:t xml:space="preserve">Starbucks is an organization whose practices show this faith in its marketing manager s characters. They have designed their marketing mix in such a way that reflects their love for their consumers as well as for their employees. For example, when there comes the question of product or service, the organization has always shown a concern for its customers. They give the quality product that can serve customer’s needs. The products with their features also become the characteristic of the organization. They also charge equitable prices from the customers. In this way, their decisions show their concerns and love for humanity </w:t>
      </w:r>
      <w:r w:rsidRPr="00914CA7">
        <w:rPr>
          <w:rFonts w:ascii="Times New Roman" w:hAnsi="Times New Roman" w:cs="Times New Roman"/>
        </w:rPr>
        <w:fldChar w:fldCharType="begin"/>
      </w:r>
      <w:r w:rsidRPr="00914CA7">
        <w:rPr>
          <w:rFonts w:ascii="Times New Roman" w:hAnsi="Times New Roman" w:cs="Times New Roman"/>
        </w:rPr>
        <w:instrText xml:space="preserve"> ADDIN ZOTERO_ITEM CSL_CITATION {"citationID":"SdC7DcTF","properties":{"formattedCitation":"(Mel\\uc0\\u233{} &amp; Schlag, 2015)","plainCitation":"(Melé &amp; Schlag, 2015)","noteIndex":0},"citationItems":[{"id":2042,"uris":["http://zotero.org/users/local/KZl8ZL3A/items/WJF2LJNA"],"uri":["http://zotero.org/users/local/KZl8ZL3A/items/WJF2LJNA"],"itemData":{"id":2042,"type":"chapter","title":"Christian humanism in economics and business","container-title":"Humanism in Economics and Business","publisher":"Springer","page":"1-10","author":[{"family":"Melé","given":"Domènec"},{"family":"Schlag","given":"Martin"}],"issued":{"date-parts":[["2015"]]}}}],"schema":"https://github.com/citation-style-language/schema/raw/master/csl-citation.json"} </w:instrText>
      </w:r>
      <w:r w:rsidRPr="00914CA7">
        <w:rPr>
          <w:rFonts w:ascii="Times New Roman" w:hAnsi="Times New Roman" w:cs="Times New Roman"/>
        </w:rPr>
        <w:fldChar w:fldCharType="separate"/>
      </w:r>
      <w:r w:rsidRPr="00914CA7">
        <w:rPr>
          <w:rFonts w:ascii="Times New Roman" w:hAnsi="Times New Roman" w:cs="Times New Roman"/>
        </w:rPr>
        <w:t>(Melé &amp; Schlag, 2015)</w:t>
      </w:r>
      <w:r w:rsidRPr="00914CA7">
        <w:rPr>
          <w:rFonts w:ascii="Times New Roman" w:hAnsi="Times New Roman" w:cs="Times New Roman"/>
        </w:rPr>
        <w:fldChar w:fldCharType="end"/>
      </w:r>
      <w:r w:rsidRPr="00914CA7">
        <w:rPr>
          <w:rFonts w:ascii="Times New Roman" w:hAnsi="Times New Roman" w:cs="Times New Roman"/>
        </w:rPr>
        <w:t xml:space="preserve">. The organization has a purpose to serve humanity. </w:t>
      </w:r>
    </w:p>
    <w:p w:rsidR="005304BE" w:rsidRPr="00914CA7" w:rsidRDefault="005304BE" w:rsidP="00DB126B">
      <w:pPr>
        <w:rPr>
          <w:rFonts w:ascii="Times New Roman" w:hAnsi="Times New Roman" w:cs="Times New Roman"/>
        </w:rPr>
      </w:pPr>
      <w:r w:rsidRPr="00914CA7">
        <w:rPr>
          <w:rFonts w:ascii="Times New Roman" w:hAnsi="Times New Roman" w:cs="Times New Roman"/>
        </w:rPr>
        <w:t xml:space="preserve">Conversely, marketing managers can use the teachings of the Bible for guiding their behavior. 1 Corinthian stress over the marketing managers to serve their customers with loyalty, tell them complete truth at all steps of marketing and care for them by giving them quality products that best serve their need </w:t>
      </w:r>
      <w:r w:rsidRPr="00914CA7">
        <w:rPr>
          <w:rFonts w:ascii="Times New Roman" w:hAnsi="Times New Roman" w:cs="Times New Roman"/>
        </w:rPr>
        <w:fldChar w:fldCharType="begin"/>
      </w:r>
      <w:r w:rsidRPr="00914CA7">
        <w:rPr>
          <w:rFonts w:ascii="Times New Roman" w:hAnsi="Times New Roman" w:cs="Times New Roman"/>
        </w:rPr>
        <w:instrText xml:space="preserve"> ADDIN ZOTERO_ITEM CSL_CITATION {"citationID":"eYItOnBZ","properties":{"formattedCitation":"(Zondervan Publishing House (Grand Rapids, 2011)","plainCitation":"(Zondervan Publishing House (Grand Rapids, 2011)","noteIndex":0},"citationItems":[{"id":2041,"uris":["http://zotero.org/users/local/KZl8ZL3A/items/UIID7739"],"uri":["http://zotero.org/users/local/KZl8ZL3A/items/UIID7739"],"itemData":{"id":2041,"type":"book","title":"Holy Bible: New International Version","publisher":"Zondervan","URL":"https://books.google.com.pk/books?id=pBRKYgEACAAJ","ISBN":"978-0-310-43526-6","author":[{"family":"Zondervan Publishing House (Grand Rapids","given":"Mich )"}],"issued":{"date-parts":[["2011"]]}}}],"schema":"https://github.com/citation-style-language/schema/raw/master/csl-citation.json"} </w:instrText>
      </w:r>
      <w:r w:rsidRPr="00914CA7">
        <w:rPr>
          <w:rFonts w:ascii="Times New Roman" w:hAnsi="Times New Roman" w:cs="Times New Roman"/>
        </w:rPr>
        <w:fldChar w:fldCharType="separate"/>
      </w:r>
      <w:r w:rsidRPr="00914CA7">
        <w:rPr>
          <w:rFonts w:ascii="Times New Roman" w:hAnsi="Times New Roman" w:cs="Times New Roman"/>
        </w:rPr>
        <w:t>(Zondervan Publishing House (Grand Rapids, 2011)</w:t>
      </w:r>
      <w:r w:rsidRPr="00914CA7">
        <w:rPr>
          <w:rFonts w:ascii="Times New Roman" w:hAnsi="Times New Roman" w:cs="Times New Roman"/>
        </w:rPr>
        <w:fldChar w:fldCharType="end"/>
      </w:r>
      <w:r w:rsidRPr="00914CA7">
        <w:rPr>
          <w:rFonts w:ascii="Times New Roman" w:hAnsi="Times New Roman" w:cs="Times New Roman"/>
        </w:rPr>
        <w:t xml:space="preserve">. These scripture verses can be used as a criterion to go with different attitudes and behaviors as well as refrain from such attitudes and behaviors that are unacceptable </w:t>
      </w:r>
      <w:r w:rsidRPr="00914CA7">
        <w:rPr>
          <w:rFonts w:ascii="Times New Roman" w:hAnsi="Times New Roman" w:cs="Times New Roman"/>
        </w:rPr>
        <w:fldChar w:fldCharType="begin"/>
      </w:r>
      <w:r w:rsidRPr="00914CA7">
        <w:rPr>
          <w:rFonts w:ascii="Times New Roman" w:hAnsi="Times New Roman" w:cs="Times New Roman"/>
        </w:rPr>
        <w:instrText xml:space="preserve"> ADDIN ZOTERO_ITEM CSL_CITATION {"citationID":"VTANXJ8J","properties":{"formattedCitation":"(Mel\\uc0\\u233{} &amp; Fontrodona, 2017)","plainCitation":"(Melé &amp; Fontrodona, 2017)","noteIndex":0},"citationItems":[{"id":2043,"uris":["http://zotero.org/users/local/KZl8ZL3A/items/S9DHA6VP"],"uri":["http://zotero.org/users/local/KZl8ZL3A/items/S9DHA6VP"],"itemData":{"id":2043,"type":"article-journal","title":"Christian ethics and spirituality in leading business organizations: Editorial introduction","container-title":"Journal of business ethics","page":"671-679","volume":"145","issue":"4","author":[{"family":"Melé","given":"Domènec"},{"family":"Fontrodona","given":"Joan"}],"issued":{"date-parts":[["2017"]]}}}],"schema":"https://github.com/citation-style-language/schema/raw/master/csl-citation.json"} </w:instrText>
      </w:r>
      <w:r w:rsidRPr="00914CA7">
        <w:rPr>
          <w:rFonts w:ascii="Times New Roman" w:hAnsi="Times New Roman" w:cs="Times New Roman"/>
        </w:rPr>
        <w:fldChar w:fldCharType="separate"/>
      </w:r>
      <w:r w:rsidRPr="00914CA7">
        <w:rPr>
          <w:rFonts w:ascii="Times New Roman" w:hAnsi="Times New Roman" w:cs="Times New Roman"/>
        </w:rPr>
        <w:t>(Melé &amp; Fontrodona, 2017)</w:t>
      </w:r>
      <w:r w:rsidRPr="00914CA7">
        <w:rPr>
          <w:rFonts w:ascii="Times New Roman" w:hAnsi="Times New Roman" w:cs="Times New Roman"/>
        </w:rPr>
        <w:fldChar w:fldCharType="end"/>
      </w:r>
      <w:r w:rsidRPr="00914CA7">
        <w:rPr>
          <w:rFonts w:ascii="Times New Roman" w:hAnsi="Times New Roman" w:cs="Times New Roman"/>
        </w:rPr>
        <w:t>. By adhering to this criterion, marketing managers can not only develop and guide their character but can also make their customers loyal. Therefore, they can take the benefit of this and make their organizations progress even in difficult situations.</w:t>
      </w:r>
    </w:p>
    <w:p w:rsidR="005304BE" w:rsidRPr="00914CA7" w:rsidRDefault="005304BE" w:rsidP="00DB126B">
      <w:pPr>
        <w:rPr>
          <w:rFonts w:ascii="Times New Roman" w:hAnsi="Times New Roman" w:cs="Times New Roman"/>
        </w:rPr>
      </w:pPr>
    </w:p>
    <w:p w:rsidR="005304BE" w:rsidRPr="00914CA7" w:rsidRDefault="005304BE" w:rsidP="00DB126B">
      <w:pPr>
        <w:rPr>
          <w:rFonts w:ascii="Times New Roman" w:hAnsi="Times New Roman" w:cs="Times New Roman"/>
        </w:rPr>
      </w:pPr>
    </w:p>
    <w:p w:rsidR="005304BE" w:rsidRPr="00914CA7" w:rsidRDefault="005304BE" w:rsidP="00DB126B">
      <w:pPr>
        <w:rPr>
          <w:rFonts w:ascii="Times New Roman" w:hAnsi="Times New Roman" w:cs="Times New Roman"/>
        </w:rPr>
      </w:pPr>
    </w:p>
    <w:p w:rsidR="005304BE" w:rsidRPr="00914CA7" w:rsidRDefault="005304BE" w:rsidP="00DB126B">
      <w:pPr>
        <w:rPr>
          <w:rFonts w:ascii="Times New Roman" w:hAnsi="Times New Roman" w:cs="Times New Roman"/>
        </w:rPr>
      </w:pPr>
    </w:p>
    <w:p w:rsidR="005304BE" w:rsidRPr="00914CA7" w:rsidRDefault="005304BE" w:rsidP="00DB126B">
      <w:pPr>
        <w:ind w:firstLine="0"/>
        <w:rPr>
          <w:rFonts w:ascii="Times New Roman" w:hAnsi="Times New Roman" w:cs="Times New Roman"/>
          <w:color w:val="3C4043"/>
          <w:shd w:val="clear" w:color="auto" w:fill="FFFFFF"/>
        </w:rPr>
      </w:pPr>
    </w:p>
    <w:p w:rsidR="005304BE" w:rsidRPr="00914CA7" w:rsidRDefault="005304BE" w:rsidP="00DB126B">
      <w:pPr>
        <w:rPr>
          <w:rFonts w:ascii="Times New Roman" w:hAnsi="Times New Roman" w:cs="Times New Roman"/>
        </w:rPr>
      </w:pPr>
    </w:p>
    <w:p w:rsidR="005304BE" w:rsidRPr="00914CA7" w:rsidRDefault="005304BE" w:rsidP="00DB126B">
      <w:pPr>
        <w:jc w:val="center"/>
        <w:rPr>
          <w:rFonts w:ascii="Times New Roman" w:hAnsi="Times New Roman" w:cs="Times New Roman"/>
        </w:rPr>
      </w:pPr>
      <w:r w:rsidRPr="00914CA7">
        <w:rPr>
          <w:rFonts w:ascii="Times New Roman" w:hAnsi="Times New Roman" w:cs="Times New Roman"/>
        </w:rPr>
        <w:t>References</w:t>
      </w:r>
    </w:p>
    <w:p w:rsidR="005304BE" w:rsidRPr="00914CA7" w:rsidRDefault="005304BE" w:rsidP="00DB126B">
      <w:pPr>
        <w:pStyle w:val="Bibliography"/>
        <w:rPr>
          <w:rFonts w:ascii="Times New Roman" w:hAnsi="Times New Roman" w:cs="Times New Roman"/>
        </w:rPr>
      </w:pPr>
      <w:r w:rsidRPr="00914CA7">
        <w:rPr>
          <w:rFonts w:ascii="Times New Roman" w:hAnsi="Times New Roman" w:cs="Times New Roman"/>
        </w:rPr>
        <w:fldChar w:fldCharType="begin"/>
      </w:r>
      <w:r w:rsidRPr="00914CA7">
        <w:rPr>
          <w:rFonts w:ascii="Times New Roman" w:hAnsi="Times New Roman" w:cs="Times New Roman"/>
        </w:rPr>
        <w:instrText xml:space="preserve"> ADDIN ZOTERO_BIBL {"uncited":[],"omitted":[],"custom":[]} CSL_BIBLIOGRAPHY </w:instrText>
      </w:r>
      <w:r w:rsidRPr="00914CA7">
        <w:rPr>
          <w:rFonts w:ascii="Times New Roman" w:hAnsi="Times New Roman" w:cs="Times New Roman"/>
        </w:rPr>
        <w:fldChar w:fldCharType="separate"/>
      </w:r>
      <w:r w:rsidRPr="00914CA7">
        <w:rPr>
          <w:rFonts w:ascii="Times New Roman" w:hAnsi="Times New Roman" w:cs="Times New Roman"/>
        </w:rPr>
        <w:t xml:space="preserve">Melé, D., &amp; Fontrodona, J. (2017). Christian ethics and spirituality in leading business organizations: Editorial introduction. </w:t>
      </w:r>
      <w:r w:rsidRPr="00914CA7">
        <w:rPr>
          <w:rFonts w:ascii="Times New Roman" w:hAnsi="Times New Roman" w:cs="Times New Roman"/>
          <w:i/>
          <w:iCs/>
        </w:rPr>
        <w:t>Journal of Business Ethics</w:t>
      </w:r>
      <w:r w:rsidRPr="00914CA7">
        <w:rPr>
          <w:rFonts w:ascii="Times New Roman" w:hAnsi="Times New Roman" w:cs="Times New Roman"/>
        </w:rPr>
        <w:t xml:space="preserve">, </w:t>
      </w:r>
      <w:r w:rsidRPr="00914CA7">
        <w:rPr>
          <w:rFonts w:ascii="Times New Roman" w:hAnsi="Times New Roman" w:cs="Times New Roman"/>
          <w:i/>
          <w:iCs/>
        </w:rPr>
        <w:t>145</w:t>
      </w:r>
      <w:r w:rsidRPr="00914CA7">
        <w:rPr>
          <w:rFonts w:ascii="Times New Roman" w:hAnsi="Times New Roman" w:cs="Times New Roman"/>
        </w:rPr>
        <w:t>(4), 671–679.</w:t>
      </w:r>
    </w:p>
    <w:p w:rsidR="005304BE" w:rsidRPr="00914CA7" w:rsidRDefault="005304BE" w:rsidP="00DB126B">
      <w:pPr>
        <w:pStyle w:val="Bibliography"/>
        <w:rPr>
          <w:rFonts w:ascii="Times New Roman" w:hAnsi="Times New Roman" w:cs="Times New Roman"/>
        </w:rPr>
      </w:pPr>
      <w:r w:rsidRPr="00914CA7">
        <w:rPr>
          <w:rFonts w:ascii="Times New Roman" w:hAnsi="Times New Roman" w:cs="Times New Roman"/>
        </w:rPr>
        <w:t xml:space="preserve">Melé, D., &amp; Schlag, M. (2015). Christian humanism in economics and business. In </w:t>
      </w:r>
      <w:r w:rsidRPr="00914CA7">
        <w:rPr>
          <w:rFonts w:ascii="Times New Roman" w:hAnsi="Times New Roman" w:cs="Times New Roman"/>
          <w:i/>
          <w:iCs/>
        </w:rPr>
        <w:t>Humanism in Economics and Business</w:t>
      </w:r>
      <w:r w:rsidRPr="00914CA7">
        <w:rPr>
          <w:rFonts w:ascii="Times New Roman" w:hAnsi="Times New Roman" w:cs="Times New Roman"/>
        </w:rPr>
        <w:t xml:space="preserve"> (pp. 1–10). Springer.</w:t>
      </w:r>
    </w:p>
    <w:p w:rsidR="005304BE" w:rsidRPr="00914CA7" w:rsidRDefault="005304BE" w:rsidP="00DB126B">
      <w:pPr>
        <w:pStyle w:val="Bibliography"/>
        <w:rPr>
          <w:rFonts w:ascii="Times New Roman" w:hAnsi="Times New Roman" w:cs="Times New Roman"/>
        </w:rPr>
      </w:pPr>
      <w:r w:rsidRPr="00914CA7">
        <w:rPr>
          <w:rFonts w:ascii="Times New Roman" w:hAnsi="Times New Roman" w:cs="Times New Roman"/>
        </w:rPr>
        <w:t xml:space="preserve">Zondervan Publishing House (Grand Rapids, M.). (2011). </w:t>
      </w:r>
      <w:r w:rsidRPr="00914CA7">
        <w:rPr>
          <w:rFonts w:ascii="Times New Roman" w:hAnsi="Times New Roman" w:cs="Times New Roman"/>
          <w:i/>
          <w:iCs/>
        </w:rPr>
        <w:t>Holy Bible: New International Version</w:t>
      </w:r>
      <w:r w:rsidRPr="00914CA7">
        <w:rPr>
          <w:rFonts w:ascii="Times New Roman" w:hAnsi="Times New Roman" w:cs="Times New Roman"/>
        </w:rPr>
        <w:t>. Retrieved from https://books.google.com.pk/books?id=pBRKYgEACAAJ</w:t>
      </w:r>
    </w:p>
    <w:p w:rsidR="005304BE" w:rsidRPr="00DB126B" w:rsidRDefault="005304BE" w:rsidP="00DB126B">
      <w:pPr>
        <w:rPr>
          <w:rFonts w:ascii="Times New Roman" w:hAnsi="Times New Roman" w:cs="Times New Roman"/>
        </w:rPr>
      </w:pPr>
      <w:r w:rsidRPr="00914CA7">
        <w:rPr>
          <w:rFonts w:ascii="Times New Roman" w:hAnsi="Times New Roman" w:cs="Times New Roman"/>
        </w:rPr>
        <w:fldChar w:fldCharType="end"/>
      </w:r>
      <w:bookmarkStart w:id="0" w:name="_GoBack"/>
      <w:bookmarkEnd w:id="0"/>
    </w:p>
    <w:p w:rsidR="005304BE" w:rsidRPr="00DB126B" w:rsidRDefault="005304BE" w:rsidP="00DB126B">
      <w:pPr>
        <w:rPr>
          <w:rFonts w:ascii="Times New Roman" w:hAnsi="Times New Roman" w:cs="Times New Roman"/>
        </w:rPr>
      </w:pPr>
    </w:p>
    <w:p w:rsidR="005304BE" w:rsidRPr="00DB126B" w:rsidRDefault="005304BE" w:rsidP="00DB126B">
      <w:pPr>
        <w:rPr>
          <w:rFonts w:ascii="Times New Roman" w:hAnsi="Times New Roman" w:cs="Times New Roman"/>
        </w:rPr>
      </w:pPr>
    </w:p>
    <w:p w:rsidR="005304BE" w:rsidRPr="00DB126B" w:rsidRDefault="005304BE" w:rsidP="00DB126B">
      <w:pPr>
        <w:rPr>
          <w:rFonts w:ascii="Times New Roman" w:hAnsi="Times New Roman" w:cs="Times New Roman"/>
        </w:rPr>
      </w:pPr>
    </w:p>
    <w:p w:rsidR="00333F5B" w:rsidRPr="00DB126B" w:rsidRDefault="00333F5B" w:rsidP="00DB126B">
      <w:pPr>
        <w:pStyle w:val="Title2"/>
        <w:rPr>
          <w:rFonts w:ascii="Times New Roman" w:hAnsi="Times New Roman" w:cs="Times New Roman"/>
        </w:rPr>
      </w:pPr>
    </w:p>
    <w:p w:rsidR="00333F5B" w:rsidRPr="00DB126B" w:rsidRDefault="00333F5B" w:rsidP="00DB126B">
      <w:pPr>
        <w:pStyle w:val="Title2"/>
        <w:rPr>
          <w:rFonts w:ascii="Times New Roman" w:hAnsi="Times New Roman" w:cs="Times New Roman"/>
        </w:rPr>
      </w:pPr>
    </w:p>
    <w:p w:rsidR="00333F5B" w:rsidRPr="00DB126B" w:rsidRDefault="00333F5B" w:rsidP="00DB126B">
      <w:pPr>
        <w:pStyle w:val="Title2"/>
        <w:jc w:val="left"/>
        <w:rPr>
          <w:rFonts w:ascii="Times New Roman" w:hAnsi="Times New Roman" w:cs="Times New Roman"/>
        </w:rPr>
      </w:pPr>
    </w:p>
    <w:sectPr w:rsidR="00333F5B" w:rsidRPr="00DB126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0F9F" w:rsidRDefault="00D30F9F">
      <w:pPr>
        <w:spacing w:line="240" w:lineRule="auto"/>
      </w:pPr>
      <w:r>
        <w:separator/>
      </w:r>
    </w:p>
    <w:p w:rsidR="00D30F9F" w:rsidRDefault="00D30F9F"/>
  </w:endnote>
  <w:endnote w:type="continuationSeparator" w:id="0">
    <w:p w:rsidR="00D30F9F" w:rsidRDefault="00D30F9F">
      <w:pPr>
        <w:spacing w:line="240" w:lineRule="auto"/>
      </w:pPr>
      <w:r>
        <w:continuationSeparator/>
      </w:r>
    </w:p>
    <w:p w:rsidR="00D30F9F" w:rsidRDefault="00D30F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0F9F" w:rsidRDefault="00D30F9F">
      <w:pPr>
        <w:spacing w:line="240" w:lineRule="auto"/>
      </w:pPr>
      <w:r>
        <w:separator/>
      </w:r>
    </w:p>
    <w:p w:rsidR="00D30F9F" w:rsidRDefault="00D30F9F"/>
  </w:footnote>
  <w:footnote w:type="continuationSeparator" w:id="0">
    <w:p w:rsidR="00D30F9F" w:rsidRDefault="00D30F9F">
      <w:pPr>
        <w:spacing w:line="240" w:lineRule="auto"/>
      </w:pPr>
      <w:r>
        <w:continuationSeparator/>
      </w:r>
    </w:p>
    <w:p w:rsidR="00D30F9F" w:rsidRDefault="00D30F9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33F5B">
    <w:pPr>
      <w:pStyle w:val="Header"/>
    </w:pPr>
    <w:r>
      <w:t>MARKETING AND CHRISTANITY</w:t>
    </w:r>
    <w:r w:rsidRPr="007A4232">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14CA7">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7A4232">
      <w:t>MARKETING AND CHRISTANITY</w:t>
    </w:r>
    <w:r w:rsidR="007A4232" w:rsidRPr="007A4232">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NjQwM7K0NDMxtzRT0lEKTi0uzszPAykwrAUAO7IpZCwAAAA="/>
  </w:docVars>
  <w:rsids>
    <w:rsidRoot w:val="005C39B5"/>
    <w:rsid w:val="000A40AE"/>
    <w:rsid w:val="000D3F41"/>
    <w:rsid w:val="002C3A38"/>
    <w:rsid w:val="00333F5B"/>
    <w:rsid w:val="00355DCA"/>
    <w:rsid w:val="004724D7"/>
    <w:rsid w:val="005304BE"/>
    <w:rsid w:val="00551A02"/>
    <w:rsid w:val="005534FA"/>
    <w:rsid w:val="005B3A43"/>
    <w:rsid w:val="005C39B5"/>
    <w:rsid w:val="005D3A03"/>
    <w:rsid w:val="00720ACB"/>
    <w:rsid w:val="007A4232"/>
    <w:rsid w:val="008002C0"/>
    <w:rsid w:val="008C5323"/>
    <w:rsid w:val="008D477A"/>
    <w:rsid w:val="00914CA7"/>
    <w:rsid w:val="009A6A3B"/>
    <w:rsid w:val="00B823AA"/>
    <w:rsid w:val="00BA45DB"/>
    <w:rsid w:val="00BF4184"/>
    <w:rsid w:val="00C0601E"/>
    <w:rsid w:val="00C31D30"/>
    <w:rsid w:val="00CD6E39"/>
    <w:rsid w:val="00CF6E91"/>
    <w:rsid w:val="00D30F9F"/>
    <w:rsid w:val="00D85B68"/>
    <w:rsid w:val="00DB126B"/>
    <w:rsid w:val="00E6004D"/>
    <w:rsid w:val="00E81978"/>
    <w:rsid w:val="00EE5314"/>
    <w:rsid w:val="00F05EA2"/>
    <w:rsid w:val="00F379B7"/>
    <w:rsid w:val="00F525FA"/>
    <w:rsid w:val="00FA103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786290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98</Words>
  <Characters>569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8T05:31:00Z</dcterms:created>
  <dcterms:modified xsi:type="dcterms:W3CDTF">2019-05-18T06:15:00Z</dcterms:modified>
</cp:coreProperties>
</file>